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F5812" w14:textId="77777777" w:rsidR="00780521" w:rsidRPr="004E0547" w:rsidRDefault="00780521" w:rsidP="00780521">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1C4F5813" w14:textId="77777777" w:rsidR="00780521" w:rsidRPr="004E0547" w:rsidRDefault="00780521" w:rsidP="00780521">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1C4F5814"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w:t>
      </w:r>
      <w:proofErr w:type="spellEnd"/>
      <w:r w:rsidRPr="004E0547">
        <w:rPr>
          <w:rFonts w:asciiTheme="majorBidi" w:hAnsiTheme="majorBidi" w:cstheme="majorBidi"/>
          <w:i/>
          <w:iCs/>
          <w:sz w:val="20"/>
          <w:szCs w:val="20"/>
        </w:rPr>
        <w:t xml:space="preserve"> author affiliation, Address, City and Postcode, Country (use 10 times new roman; italic)</w:t>
      </w:r>
    </w:p>
    <w:p w14:paraId="1C4F5815"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1C4F5816"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xml:space="preserve">: </w:t>
      </w:r>
      <w:hyperlink r:id="rId8" w:history="1">
        <w:r w:rsidRPr="004E0547">
          <w:rPr>
            <w:rStyle w:val="Hyperlink"/>
            <w:rFonts w:asciiTheme="majorBidi" w:hAnsiTheme="majorBidi" w:cstheme="majorBidi"/>
            <w:i/>
            <w:iCs/>
            <w:sz w:val="20"/>
            <w:szCs w:val="20"/>
          </w:rPr>
          <w:t>example@yahoo.com</w:t>
        </w:r>
      </w:hyperlink>
    </w:p>
    <w:p w14:paraId="1C4F5817"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example@yahoo.com</w:t>
      </w:r>
    </w:p>
    <w:p w14:paraId="1C4F5818" w14:textId="77777777" w:rsidR="0087786E" w:rsidRDefault="0087786E"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30A7DBA8" w14:textId="77777777" w:rsidR="00586AAB" w:rsidRDefault="00586AAB"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1C4F5819" w14:textId="0F364954" w:rsidR="00780521" w:rsidRPr="004E0547" w:rsidRDefault="00780521" w:rsidP="00780521">
      <w:pPr>
        <w:pStyle w:val="Els-Affiliation"/>
        <w:spacing w:before="100" w:beforeAutospacing="1"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1C4F581A" w14:textId="77777777" w:rsidR="00780521" w:rsidRPr="004E0547" w:rsidRDefault="00780521" w:rsidP="00780521">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w:t>
      </w:r>
      <w:proofErr w:type="gramStart"/>
      <w:r w:rsidRPr="004E0547">
        <w:rPr>
          <w:rFonts w:asciiTheme="majorBidi" w:hAnsiTheme="majorBidi" w:cstheme="majorBidi"/>
          <w:b/>
          <w:bCs/>
        </w:rPr>
        <w:t>10 point</w:t>
      </w:r>
      <w:proofErr w:type="gramEnd"/>
      <w:r w:rsidRPr="004E0547">
        <w:rPr>
          <w:rFonts w:asciiTheme="majorBidi" w:hAnsiTheme="majorBidi" w:cstheme="majorBidi"/>
          <w:b/>
          <w:bCs/>
        </w:rPr>
        <w:t xml:space="preserve">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1C4F581B" w14:textId="77777777" w:rsidR="00780521" w:rsidRDefault="00780521" w:rsidP="00780521">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1F657FD4" w14:textId="77777777" w:rsidR="00586AAB" w:rsidRDefault="00586AAB" w:rsidP="00780521">
      <w:pPr>
        <w:pStyle w:val="Els-Abstract-Copyright"/>
        <w:spacing w:before="100" w:beforeAutospacing="1" w:after="100" w:afterAutospacing="1" w:line="360" w:lineRule="auto"/>
        <w:rPr>
          <w:rFonts w:asciiTheme="majorBidi" w:hAnsiTheme="majorBidi" w:cstheme="majorBidi"/>
          <w:sz w:val="20"/>
        </w:rPr>
      </w:pPr>
    </w:p>
    <w:p w14:paraId="321C625D" w14:textId="77777777" w:rsidR="00586AAB" w:rsidRPr="004E0547" w:rsidRDefault="00586AAB" w:rsidP="00586AAB">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05F6638E" w14:textId="77777777" w:rsidR="00586AAB" w:rsidRDefault="00586AAB" w:rsidP="00586AAB">
      <w:pPr>
        <w:pStyle w:val="Header"/>
        <w:spacing w:after="0"/>
      </w:pPr>
      <w:r w:rsidRPr="00AC0E0B">
        <w:rPr>
          <w:color w:val="00B0F0"/>
        </w:rPr>
        <w:t>Received</w:t>
      </w:r>
      <w:r>
        <w:t xml:space="preserve">: 4/18/2023 </w:t>
      </w:r>
    </w:p>
    <w:p w14:paraId="5855E2ED" w14:textId="77777777" w:rsidR="00586AAB" w:rsidRDefault="00586AAB" w:rsidP="00586AAB">
      <w:pPr>
        <w:pStyle w:val="Header"/>
        <w:spacing w:after="0"/>
      </w:pPr>
      <w:r>
        <w:rPr>
          <w:color w:val="00B0F0"/>
        </w:rPr>
        <w:t>P</w:t>
      </w:r>
      <w:r w:rsidRPr="006C7EAD">
        <w:rPr>
          <w:color w:val="00B0F0"/>
        </w:rPr>
        <w:t>ublished</w:t>
      </w:r>
      <w:r>
        <w:t>:</w:t>
      </w:r>
      <w:r w:rsidRPr="006C7EAD">
        <w:t xml:space="preserve"> </w:t>
      </w:r>
      <w:r>
        <w:t>4/18/2023</w:t>
      </w:r>
    </w:p>
    <w:p w14:paraId="71EF7B9B" w14:textId="77777777" w:rsidR="00586AAB" w:rsidRPr="004E0547" w:rsidRDefault="00586AAB" w:rsidP="00586AAB">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0B65DD87" w14:textId="77777777" w:rsidR="00586AAB" w:rsidRDefault="00586AAB" w:rsidP="00586AAB">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4030FB10" w14:textId="77777777" w:rsidR="00586AAB" w:rsidRPr="004E0547" w:rsidRDefault="00586AAB" w:rsidP="00780521">
      <w:pPr>
        <w:pStyle w:val="Els-Abstract-Copyright"/>
        <w:spacing w:before="100" w:beforeAutospacing="1" w:after="100" w:afterAutospacing="1" w:line="360" w:lineRule="auto"/>
        <w:rPr>
          <w:rFonts w:asciiTheme="majorBidi" w:hAnsiTheme="majorBidi" w:cstheme="majorBidi"/>
          <w:sz w:val="20"/>
        </w:rPr>
      </w:pPr>
    </w:p>
    <w:p w14:paraId="1C4F581C"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lastRenderedPageBreak/>
        <w:t>Introduction (use bold for main headings like this one. do not use italic)</w:t>
      </w:r>
    </w:p>
    <w:p w14:paraId="1C4F581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w:t>
      </w:r>
      <w:proofErr w:type="gramStart"/>
      <w:r w:rsidRPr="004E0547">
        <w:rPr>
          <w:rFonts w:asciiTheme="majorBidi" w:hAnsiTheme="majorBidi" w:cstheme="majorBidi"/>
          <w:bCs/>
        </w:rPr>
        <w:t>10 point</w:t>
      </w:r>
      <w:proofErr w:type="gramEnd"/>
      <w:r w:rsidRPr="004E0547">
        <w:rPr>
          <w:rFonts w:asciiTheme="majorBidi" w:hAnsiTheme="majorBidi" w:cstheme="majorBidi"/>
          <w:bCs/>
        </w:rPr>
        <w:t xml:space="preserve">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xml:space="preserve">) Here introduce the paper. The paragraphs continue from here and are only separated by headings, subheadings, </w:t>
      </w:r>
      <w:proofErr w:type="gramStart"/>
      <w:r w:rsidRPr="004E0547">
        <w:rPr>
          <w:rFonts w:asciiTheme="majorBidi" w:hAnsiTheme="majorBidi" w:cstheme="majorBidi"/>
        </w:rPr>
        <w:t>images</w:t>
      </w:r>
      <w:proofErr w:type="gramEnd"/>
      <w:r w:rsidRPr="004E0547">
        <w:rPr>
          <w:rFonts w:asciiTheme="majorBidi" w:hAnsiTheme="majorBidi" w:cstheme="majorBidi"/>
        </w:rPr>
        <w:t xml:space="preserve"> and formulae.  The section headings are arranged by numbers, bold and 10 pt.  Here follows further instructions for authors.</w:t>
      </w:r>
    </w:p>
    <w:p w14:paraId="1C4F581E" w14:textId="77777777" w:rsidR="00780521" w:rsidRPr="004E0547" w:rsidRDefault="00780521" w:rsidP="00780521">
      <w:pPr>
        <w:pStyle w:val="Els-Abstract-Copyright"/>
        <w:spacing w:before="100" w:beforeAutospacing="1" w:after="100" w:afterAutospacing="1" w:line="360" w:lineRule="auto"/>
        <w:rPr>
          <w:rFonts w:asciiTheme="majorBidi" w:hAnsiTheme="majorBidi" w:cstheme="majorBidi"/>
          <w:sz w:val="20"/>
        </w:rPr>
      </w:pPr>
    </w:p>
    <w:p w14:paraId="1C4F5821"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1C4F582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1C4F5823"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w:t>
      </w:r>
      <w:proofErr w:type="gramStart"/>
      <w:r w:rsidRPr="004E0547">
        <w:rPr>
          <w:rFonts w:asciiTheme="majorBidi" w:hAnsiTheme="majorBidi" w:cstheme="majorBidi"/>
        </w:rPr>
        <w:t>much</w:t>
      </w:r>
      <w:proofErr w:type="gramEnd"/>
      <w:r w:rsidRPr="004E0547">
        <w:rPr>
          <w:rFonts w:asciiTheme="majorBidi" w:hAnsiTheme="majorBidi" w:cstheme="majorBidi"/>
        </w:rPr>
        <w:t xml:space="preserve"> as possible normal fonts in your documents. Special fonts, such as fonts used in the Far East (Japanese, Chinese, Korean, etc.) may cause problems during processing. To avoid unnecessary </w:t>
      </w:r>
      <w:proofErr w:type="gramStart"/>
      <w:r w:rsidRPr="004E0547">
        <w:rPr>
          <w:rFonts w:asciiTheme="majorBidi" w:hAnsiTheme="majorBidi" w:cstheme="majorBidi"/>
        </w:rPr>
        <w:t>errors</w:t>
      </w:r>
      <w:proofErr w:type="gramEnd"/>
      <w:r w:rsidRPr="004E0547">
        <w:rPr>
          <w:rFonts w:asciiTheme="majorBidi" w:hAnsiTheme="majorBidi" w:cstheme="majorBidi"/>
        </w:rPr>
        <w:t xml:space="preserve"> you are strongly advised to use the ‘spellchecker’ function of MS Word. </w:t>
      </w:r>
    </w:p>
    <w:p w14:paraId="1C4F5824"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1C4F5825"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1C4F5826"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1C4F5827"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1C4F5828"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 xml:space="preserve">And </w:t>
      </w:r>
      <w:proofErr w:type="gramStart"/>
      <w:r w:rsidRPr="004E0547">
        <w:rPr>
          <w:rFonts w:asciiTheme="majorBidi" w:hAnsiTheme="majorBidi" w:cstheme="majorBidi"/>
        </w:rPr>
        <w:t>so</w:t>
      </w:r>
      <w:proofErr w:type="gramEnd"/>
      <w:r w:rsidRPr="004E0547">
        <w:rPr>
          <w:rFonts w:asciiTheme="majorBidi" w:hAnsiTheme="majorBidi" w:cstheme="majorBidi"/>
        </w:rPr>
        <w:t xml:space="preserve"> on</w:t>
      </w:r>
    </w:p>
    <w:p w14:paraId="1C4F5829"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1C4F582A"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proofErr w:type="gramStart"/>
      <w:r w:rsidRPr="004E0547">
        <w:rPr>
          <w:rFonts w:asciiTheme="majorBidi" w:hAnsiTheme="majorBidi" w:cstheme="majorBidi"/>
          <w:b/>
          <w:bCs/>
        </w:rPr>
        <w:t>Tables</w:t>
      </w:r>
      <w:r>
        <w:rPr>
          <w:rFonts w:asciiTheme="majorBidi" w:hAnsiTheme="majorBidi" w:cstheme="majorBidi"/>
          <w:b/>
          <w:bCs/>
        </w:rPr>
        <w:t>(</w:t>
      </w:r>
      <w:proofErr w:type="gramEnd"/>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1C4F582B"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1C4F582C"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780521" w:rsidRPr="004E0547" w14:paraId="1C4F5830" w14:textId="77777777" w:rsidTr="003F78B1">
        <w:trPr>
          <w:jc w:val="center"/>
        </w:trPr>
        <w:tc>
          <w:tcPr>
            <w:tcW w:w="3291" w:type="dxa"/>
            <w:tcBorders>
              <w:top w:val="single" w:sz="4" w:space="0" w:color="auto"/>
              <w:bottom w:val="single" w:sz="4" w:space="0" w:color="auto"/>
            </w:tcBorders>
          </w:tcPr>
          <w:p w14:paraId="1C4F582D"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1C4F582E"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1C4F582F"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780521" w:rsidRPr="004E0547" w14:paraId="1C4F5834" w14:textId="77777777" w:rsidTr="003F78B1">
        <w:trPr>
          <w:jc w:val="center"/>
        </w:trPr>
        <w:tc>
          <w:tcPr>
            <w:tcW w:w="3291" w:type="dxa"/>
            <w:tcBorders>
              <w:top w:val="single" w:sz="4" w:space="0" w:color="auto"/>
            </w:tcBorders>
          </w:tcPr>
          <w:p w14:paraId="1C4F5831"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1C4F5832"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1C4F5833"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780521" w:rsidRPr="004E0547" w14:paraId="1C4F5838" w14:textId="77777777" w:rsidTr="003F78B1">
        <w:trPr>
          <w:jc w:val="center"/>
        </w:trPr>
        <w:tc>
          <w:tcPr>
            <w:tcW w:w="3291" w:type="dxa"/>
          </w:tcPr>
          <w:p w14:paraId="1C4F5835"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1C4F5836"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1C4F5837"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780521" w:rsidRPr="004E0547" w14:paraId="1C4F583C" w14:textId="77777777" w:rsidTr="003F78B1">
        <w:trPr>
          <w:jc w:val="center"/>
        </w:trPr>
        <w:tc>
          <w:tcPr>
            <w:tcW w:w="3291" w:type="dxa"/>
            <w:tcBorders>
              <w:bottom w:val="single" w:sz="4" w:space="0" w:color="auto"/>
            </w:tcBorders>
          </w:tcPr>
          <w:p w14:paraId="1C4F583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lastRenderedPageBreak/>
              <w:t>And another entry</w:t>
            </w:r>
          </w:p>
        </w:tc>
        <w:tc>
          <w:tcPr>
            <w:tcW w:w="1450" w:type="dxa"/>
            <w:tcBorders>
              <w:bottom w:val="single" w:sz="4" w:space="0" w:color="auto"/>
            </w:tcBorders>
          </w:tcPr>
          <w:p w14:paraId="1C4F583A"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1C4F583B"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1C4F583D" w14:textId="77777777" w:rsidR="00780521" w:rsidRDefault="00780521" w:rsidP="00780521">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1C4F583E"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1C4F583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References should be listed at the end of the </w:t>
      </w:r>
      <w:proofErr w:type="gramStart"/>
      <w:r w:rsidRPr="004E0547">
        <w:rPr>
          <w:rFonts w:asciiTheme="majorBidi" w:hAnsiTheme="majorBidi" w:cstheme="majorBidi"/>
        </w:rPr>
        <w:t>paper, and</w:t>
      </w:r>
      <w:proofErr w:type="gramEnd"/>
      <w:r w:rsidRPr="004E0547">
        <w:rPr>
          <w:rFonts w:asciiTheme="majorBidi" w:hAnsiTheme="majorBidi" w:cstheme="majorBidi"/>
        </w:rPr>
        <w:t xml:space="preserve">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1C4F5840"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ome examples of how your references should be listed are given at the end of this template in the ‘References’ section which will allow you to assemble your reference list according to the correct format and font size. There is a shortened form for </w:t>
      </w:r>
      <w:proofErr w:type="gramStart"/>
      <w:r w:rsidRPr="004E0547">
        <w:rPr>
          <w:rFonts w:asciiTheme="majorBidi" w:hAnsiTheme="majorBidi" w:cstheme="majorBidi"/>
        </w:rPr>
        <w:t>last</w:t>
      </w:r>
      <w:proofErr w:type="gramEnd"/>
      <w:r w:rsidRPr="004E0547">
        <w:rPr>
          <w:rFonts w:asciiTheme="majorBidi" w:hAnsiTheme="majorBidi" w:cstheme="majorBidi"/>
        </w:rPr>
        <w:t xml:space="preserve"> page number. e.g., 51–9, and that for more than 6 authors the first 6 should be listed followed by “et al.”</w:t>
      </w:r>
    </w:p>
    <w:p w14:paraId="1C4F5841"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1C4F584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w:t>
      </w:r>
      <w:proofErr w:type="spellStart"/>
      <w:r w:rsidRPr="004E0547">
        <w:rPr>
          <w:rFonts w:asciiTheme="majorBidi" w:hAnsiTheme="majorBidi" w:cstheme="majorBidi"/>
        </w:rPr>
        <w:t>etc</w:t>
      </w:r>
      <w:proofErr w:type="spellEnd"/>
      <w:r w:rsidRPr="004E0547">
        <w:rPr>
          <w:rFonts w:asciiTheme="majorBidi" w:hAnsiTheme="majorBidi" w:cstheme="majorBidi"/>
        </w:rPr>
        <w:t xml:space="preserve">, and left justified, with second and subsequent lines indented. </w:t>
      </w:r>
    </w:p>
    <w:p w14:paraId="1C4F5843"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1C4F5844"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1C4F5845"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1C4F584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All figures should be numbered with Arabic numerals (</w:t>
      </w:r>
      <w:proofErr w:type="gramStart"/>
      <w:r w:rsidRPr="004E0547">
        <w:rPr>
          <w:rFonts w:asciiTheme="majorBidi" w:hAnsiTheme="majorBidi" w:cstheme="majorBidi"/>
        </w:rPr>
        <w:t>1,2,...</w:t>
      </w:r>
      <w:proofErr w:type="gramEnd"/>
      <w:r w:rsidRPr="004E0547">
        <w:rPr>
          <w:rFonts w:asciiTheme="majorBidi" w:hAnsiTheme="majorBidi" w:cstheme="majorBidi"/>
        </w:rPr>
        <w:t xml:space="preserve">n). All photographs, schemas, </w:t>
      </w:r>
      <w:proofErr w:type="gramStart"/>
      <w:r w:rsidRPr="004E0547">
        <w:rPr>
          <w:rFonts w:asciiTheme="majorBidi" w:hAnsiTheme="majorBidi" w:cstheme="majorBidi"/>
        </w:rPr>
        <w:t>graphs</w:t>
      </w:r>
      <w:proofErr w:type="gramEnd"/>
      <w:r w:rsidRPr="004E0547">
        <w:rPr>
          <w:rFonts w:asciiTheme="majorBidi" w:hAnsiTheme="majorBidi" w:cstheme="majorBidi"/>
        </w:rPr>
        <w:t xml:space="preserve"> and diagrams are to be referred to as figures. Figures must be embedded into the text and not supplied separately. Lettering and symbols should be clearly defined either in the caption or in a legend provided as part of the figure. </w:t>
      </w:r>
    </w:p>
    <w:p w14:paraId="1C4F5847"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w:t>
      </w:r>
      <w:proofErr w:type="gramStart"/>
      <w:r w:rsidRPr="004E0547">
        <w:rPr>
          <w:rFonts w:asciiTheme="majorBidi" w:hAnsiTheme="majorBidi" w:cstheme="majorBidi"/>
        </w:rPr>
        <w:t>10pt</w:t>
      </w:r>
      <w:proofErr w:type="gramEnd"/>
      <w:r w:rsidRPr="004E0547">
        <w:rPr>
          <w:rFonts w:asciiTheme="majorBidi" w:hAnsiTheme="majorBidi" w:cstheme="majorBidi"/>
        </w:rPr>
        <w:t xml:space="preserve"> and center justified. </w:t>
      </w:r>
    </w:p>
    <w:p w14:paraId="1C4F5848" w14:textId="77777777" w:rsidR="00780521" w:rsidRPr="004E0547" w:rsidRDefault="00780521" w:rsidP="00780521">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1C4F58B2" wp14:editId="1C4F58B3">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1C4F5849"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1C4F584A" w14:textId="77777777" w:rsidR="00780521"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lastRenderedPageBreak/>
        <w:t xml:space="preserve">Equations and formulae should be typed and numbered consecutively with Arabic numerals in parentheses on the </w:t>
      </w:r>
      <w:proofErr w:type="gramStart"/>
      <w:r w:rsidRPr="004E0547">
        <w:rPr>
          <w:rFonts w:asciiTheme="majorBidi" w:hAnsiTheme="majorBidi" w:cstheme="majorBidi"/>
        </w:rPr>
        <w:t>right hand</w:t>
      </w:r>
      <w:proofErr w:type="gramEnd"/>
      <w:r w:rsidRPr="004E0547">
        <w:rPr>
          <w:rFonts w:asciiTheme="majorBidi" w:hAnsiTheme="majorBidi" w:cstheme="majorBidi"/>
        </w:rPr>
        <w:t xml:space="preserve"> side of the page (if referred to explicitly in the text)</w:t>
      </w:r>
      <w:r>
        <w:rPr>
          <w:rFonts w:asciiTheme="majorBidi" w:hAnsiTheme="majorBidi" w:cstheme="majorBidi"/>
        </w:rPr>
        <w:t>.</w:t>
      </w:r>
    </w:p>
    <w:p w14:paraId="1C4F584B"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1C4F584C" w14:textId="77777777" w:rsidR="00780521" w:rsidRPr="004E0547" w:rsidRDefault="00780521" w:rsidP="00780521">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1C4F584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1C4F584E" w14:textId="77777777" w:rsidR="00780521" w:rsidRPr="004E0547" w:rsidRDefault="00586AAB" w:rsidP="00780521">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1C4F58B6">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1C4F58CD" w14:textId="77777777" w:rsidR="00780521" w:rsidRDefault="00780521" w:rsidP="00780521">
                  <w:pPr>
                    <w:pStyle w:val="BodyText"/>
                  </w:pPr>
                  <w:r>
                    <w:t>We suggest that you use a text box to insert a graphic, because this method is somewhat more stable than directly inserting a picture.</w:t>
                  </w:r>
                </w:p>
                <w:p w14:paraId="1C4F58CE" w14:textId="77777777" w:rsidR="00780521" w:rsidRDefault="00780521" w:rsidP="00780521">
                  <w:pPr>
                    <w:pStyle w:val="BodyText"/>
                  </w:pPr>
                  <w:r>
                    <w:t>To have non-visible rules on your frame, use the MSWord “Format” pull-down menu, select Text Box &gt; Colors and Lines to choose No Fill and No Line.</w:t>
                  </w:r>
                </w:p>
              </w:txbxContent>
            </v:textbox>
            <w10:anchorlock/>
          </v:shape>
        </w:pict>
      </w:r>
    </w:p>
    <w:p w14:paraId="1C4F584F" w14:textId="77777777" w:rsidR="00780521" w:rsidRPr="004E0547" w:rsidRDefault="00780521" w:rsidP="00780521">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1C4F5850"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1C4F5851"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p>
    <w:p w14:paraId="1C4F5852"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 xml:space="preserve">use </w:t>
      </w:r>
      <w:proofErr w:type="gramStart"/>
      <w:r w:rsidRPr="004E0547">
        <w:rPr>
          <w:rFonts w:asciiTheme="majorBidi" w:hAnsiTheme="majorBidi" w:cstheme="majorBidi"/>
          <w:b w:val="0"/>
          <w:bCs/>
        </w:rPr>
        <w:t>10 point</w:t>
      </w:r>
      <w:proofErr w:type="gramEnd"/>
      <w:r w:rsidRPr="004E0547">
        <w:rPr>
          <w:rFonts w:asciiTheme="majorBidi" w:hAnsiTheme="majorBidi" w:cstheme="majorBidi"/>
          <w:b w:val="0"/>
          <w:bCs/>
        </w:rPr>
        <w:t xml:space="preserve"> font, times new roman</w:t>
      </w:r>
      <w:r w:rsidRPr="004E0547">
        <w:rPr>
          <w:rFonts w:asciiTheme="majorBidi" w:hAnsiTheme="majorBidi" w:cstheme="majorBidi"/>
        </w:rPr>
        <w:t>)</w:t>
      </w:r>
    </w:p>
    <w:p w14:paraId="1C4F5853" w14:textId="77777777" w:rsidR="00780521" w:rsidRPr="004E0547" w:rsidRDefault="00780521" w:rsidP="00780521">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w:t>
      </w:r>
      <w:proofErr w:type="gramStart"/>
      <w:r w:rsidRPr="004E0547">
        <w:rPr>
          <w:rFonts w:asciiTheme="majorBidi" w:eastAsia="Arial" w:hAnsiTheme="majorBidi" w:cstheme="majorBidi"/>
          <w:b/>
          <w:bCs/>
          <w:spacing w:val="-1"/>
          <w:sz w:val="32"/>
          <w:szCs w:val="32"/>
        </w:rPr>
        <w:t>references</w:t>
      </w:r>
      <w:proofErr w:type="gramEnd"/>
    </w:p>
    <w:p w14:paraId="1C4F585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1C4F5855" w14:textId="77777777" w:rsidR="00780521" w:rsidRPr="004E0547" w:rsidRDefault="00780521" w:rsidP="00780521">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1C4F585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p>
    <w:p w14:paraId="1C4F585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1C4F5858" w14:textId="77777777" w:rsidR="00780521" w:rsidRPr="004E0547" w:rsidRDefault="00780521" w:rsidP="00780521">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proofErr w:type="gramStart"/>
      <w:r w:rsidRPr="004E0547">
        <w:rPr>
          <w:rFonts w:asciiTheme="majorBidi" w:hAnsiTheme="majorBidi" w:cstheme="majorBidi"/>
          <w:spacing w:val="0"/>
        </w:rPr>
        <w:t>author</w:t>
      </w:r>
      <w:proofErr w:type="gramEnd"/>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1C4F5859"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1C4F585A"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1C4F585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p>
    <w:p w14:paraId="1C4F585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proofErr w:type="gramStart"/>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proofErr w:type="gramEnd"/>
      <w:r w:rsidRPr="004E0547">
        <w:rPr>
          <w:rFonts w:asciiTheme="majorBidi" w:hAnsiTheme="majorBidi" w:cstheme="majorBidi"/>
          <w:spacing w:val="0"/>
        </w:rPr>
        <w:t>.</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proofErr w:type="gram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Jun.)</w:t>
      </w:r>
    </w:p>
    <w:p w14:paraId="1C4F585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1C4F585E"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1C4F585F"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1C4F586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1C4F586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62"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1C4F5863"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64"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1C4F586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Editors</w:t>
      </w:r>
      <w:proofErr w:type="gramEnd"/>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1C4F586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1C4F586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sz w:val="16"/>
          <w:szCs w:val="16"/>
        </w:rPr>
        <w:t>nd</w:t>
      </w:r>
      <w:proofErr w:type="spellEnd"/>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1C4F5868"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spacing w:val="-1"/>
        </w:rPr>
      </w:pPr>
    </w:p>
    <w:p w14:paraId="1C4F5869"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1C4F586A"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1C4F586B"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C4F586C"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proofErr w:type="spellStart"/>
      <w:r w:rsidRPr="004E0547">
        <w:rPr>
          <w:rFonts w:asciiTheme="majorBidi" w:eastAsia="Times New Roman" w:hAnsiTheme="majorBidi" w:cstheme="majorBidi"/>
          <w:sz w:val="20"/>
          <w:szCs w:val="20"/>
        </w:rPr>
        <w:t>Pevere</w:t>
      </w:r>
      <w:proofErr w:type="spellEnd"/>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1C4F586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6E"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lastRenderedPageBreak/>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1C4F586F"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C4F587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Gunhold</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1C4F5871" w14:textId="77777777" w:rsidR="00780521" w:rsidRPr="004E0547" w:rsidRDefault="00780521" w:rsidP="00780521">
      <w:pPr>
        <w:spacing w:before="100" w:beforeAutospacing="1" w:after="100" w:afterAutospacing="1" w:line="360" w:lineRule="auto"/>
        <w:rPr>
          <w:rFonts w:asciiTheme="majorBidi" w:hAnsiTheme="majorBidi" w:cstheme="majorBidi"/>
          <w:sz w:val="16"/>
          <w:szCs w:val="16"/>
        </w:rPr>
      </w:pPr>
    </w:p>
    <w:p w14:paraId="1C4F5872"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1C4F5873"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1C4F587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Brandli</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rPr>
        <w:t>nd</w:t>
      </w:r>
      <w:proofErr w:type="spellEnd"/>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1C4F5875"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76"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1C4F587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proofErr w:type="gramStart"/>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proofErr w:type="gramEnd"/>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1C4F587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7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1C4F587A"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1C4F587B"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1C4F587C"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1C4F587D"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gramStart"/>
      <w:r w:rsidRPr="004E0547">
        <w:rPr>
          <w:rFonts w:asciiTheme="majorBidi" w:hAnsiTheme="majorBidi" w:cstheme="majorBidi"/>
          <w:spacing w:val="0"/>
        </w:rPr>
        <w:t>year</w:t>
      </w:r>
      <w:proofErr w:type="gramEnd"/>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1C4F587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7F"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proofErr w:type="spellStart"/>
      <w:r w:rsidRPr="004E0547">
        <w:rPr>
          <w:rFonts w:asciiTheme="majorBidi" w:eastAsia="Times New Roman" w:hAnsiTheme="majorBidi" w:cstheme="majorBidi"/>
          <w:position w:val="11"/>
          <w:sz w:val="20"/>
          <w:szCs w:val="20"/>
        </w:rPr>
        <w:t>nd</w:t>
      </w:r>
      <w:proofErr w:type="spellEnd"/>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1C4F5880" w14:textId="77777777" w:rsidR="00780521" w:rsidRPr="004E0547" w:rsidRDefault="00586AAB" w:rsidP="00780521">
      <w:pPr>
        <w:pStyle w:val="BodyText"/>
        <w:spacing w:before="100" w:beforeAutospacing="1" w:after="100" w:afterAutospacing="1" w:line="360" w:lineRule="auto"/>
        <w:ind w:firstLine="0"/>
        <w:rPr>
          <w:rFonts w:asciiTheme="majorBidi" w:hAnsiTheme="majorBidi" w:cstheme="majorBidi"/>
        </w:rPr>
      </w:pPr>
      <w:hyperlink r:id="rId10">
        <w:r w:rsidR="00780521" w:rsidRPr="004E0547">
          <w:rPr>
            <w:rFonts w:asciiTheme="majorBidi" w:hAnsiTheme="majorBidi" w:cstheme="majorBidi"/>
            <w:color w:val="0000FF"/>
            <w:spacing w:val="0"/>
            <w:u w:val="single" w:color="0000FF"/>
          </w:rPr>
          <w:t>www.engg</w:t>
        </w:r>
        <w:r w:rsidR="00780521" w:rsidRPr="004E0547">
          <w:rPr>
            <w:rFonts w:asciiTheme="majorBidi" w:hAnsiTheme="majorBidi" w:cstheme="majorBidi"/>
            <w:color w:val="0000FF"/>
            <w:spacing w:val="1"/>
            <w:u w:val="single" w:color="0000FF"/>
          </w:rPr>
          <w:t>a</w:t>
        </w:r>
        <w:r w:rsidR="00780521" w:rsidRPr="004E0547">
          <w:rPr>
            <w:rFonts w:asciiTheme="majorBidi" w:hAnsiTheme="majorBidi" w:cstheme="majorBidi"/>
            <w:color w:val="0000FF"/>
            <w:spacing w:val="0"/>
            <w:u w:val="single" w:color="0000FF"/>
          </w:rPr>
          <w:t>rt.co</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examples/students.ht</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l</w:t>
        </w:r>
        <w:r w:rsidR="00780521" w:rsidRPr="004E0547">
          <w:rPr>
            <w:rFonts w:asciiTheme="majorBidi" w:hAnsiTheme="majorBidi" w:cstheme="majorBidi"/>
            <w:color w:val="0000FF"/>
            <w:spacing w:val="-11"/>
            <w:u w:val="single" w:color="0000FF"/>
          </w:rPr>
          <w:t xml:space="preserve"> </w:t>
        </w:r>
      </w:hyperlink>
      <w:r w:rsidR="00780521" w:rsidRPr="004E0547">
        <w:rPr>
          <w:rFonts w:asciiTheme="majorBidi" w:hAnsiTheme="majorBidi" w:cstheme="majorBidi"/>
          <w:color w:val="000000"/>
          <w:spacing w:val="0"/>
        </w:rPr>
        <w:t>[May</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1,</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003].</w:t>
      </w:r>
    </w:p>
    <w:p w14:paraId="1C4F5881"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82"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1C4F588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gramStart"/>
      <w:r w:rsidRPr="004E0547">
        <w:rPr>
          <w:rFonts w:asciiTheme="majorBidi" w:hAnsiTheme="majorBidi" w:cstheme="majorBidi"/>
          <w:spacing w:val="0"/>
        </w:rPr>
        <w:t>year</w:t>
      </w:r>
      <w:proofErr w:type="gram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1C4F588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8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1C4F588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1C4F5887"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88"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1C4F588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1C4F588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8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1C4F588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8D"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1C4F588E"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1C4F588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1C4F589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1C4F5891"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1C4F5892"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4"/>
          <w:szCs w:val="24"/>
        </w:rPr>
      </w:pPr>
    </w:p>
    <w:p w14:paraId="1C4F5893"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1C4F589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1C4F589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1C4F589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1C4F5897"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98"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1C4F589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1C4F589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9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ngg</w:t>
      </w:r>
      <w:proofErr w:type="spellEnd"/>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1C4F589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9D"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1C4F589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1C4F589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A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1C4F58A1"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A2"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1C4F58A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1C4F58A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A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proofErr w:type="spellStart"/>
      <w:proofErr w:type="gramStart"/>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w:t>
      </w:r>
      <w:proofErr w:type="gramEnd"/>
      <w:r w:rsidRPr="004E0547">
        <w:rPr>
          <w:rFonts w:asciiTheme="majorBidi" w:hAnsiTheme="majorBidi" w:cstheme="majorBidi"/>
          <w:spacing w:val="0"/>
        </w:rPr>
        <w:t>.torsion</w:t>
      </w:r>
      <w:proofErr w:type="spellEnd"/>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1C4F58A6"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A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if</w:t>
      </w:r>
      <w:proofErr w:type="gramEnd"/>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1C4F58A8"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1C4F58A9"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1C4F58A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1C4F58A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1C4F58A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1C4F58AD"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1C4F58A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proofErr w:type="gramStart"/>
      <w:r w:rsidRPr="004E0547">
        <w:rPr>
          <w:rFonts w:asciiTheme="majorBidi" w:hAnsiTheme="majorBidi" w:cstheme="majorBidi"/>
        </w:rPr>
        <w:t>reference</w:t>
      </w:r>
      <w:proofErr w:type="gramEnd"/>
    </w:p>
    <w:p w14:paraId="1C4F58A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1C4F58B0" w14:textId="77777777" w:rsidR="00780521" w:rsidRPr="004E0547" w:rsidRDefault="00780521" w:rsidP="00780521">
      <w:pPr>
        <w:pStyle w:val="Els-reference"/>
        <w:spacing w:before="100" w:beforeAutospacing="1" w:after="100" w:afterAutospacing="1" w:line="360" w:lineRule="auto"/>
        <w:ind w:left="0" w:firstLine="0"/>
        <w:rPr>
          <w:rFonts w:asciiTheme="majorBidi" w:hAnsiTheme="majorBidi" w:cstheme="majorBidi"/>
        </w:rPr>
      </w:pPr>
    </w:p>
    <w:p w14:paraId="1C4F58B1" w14:textId="77777777" w:rsidR="00475865" w:rsidRPr="00780521" w:rsidRDefault="00475865" w:rsidP="00780521"/>
    <w:sectPr w:rsidR="00475865" w:rsidRPr="00780521" w:rsidSect="007A1A1D">
      <w:headerReference w:type="even" r:id="rId12"/>
      <w:headerReference w:type="default" r:id="rId13"/>
      <w:footerReference w:type="default" r:id="rId14"/>
      <w:headerReference w:type="first" r:id="rId15"/>
      <w:footerReference w:type="first" r:id="rId16"/>
      <w:footnotePr>
        <w:numFmt w:val="lowerLetter"/>
      </w:footnotePr>
      <w:pgSz w:w="11907" w:h="16839" w:code="9"/>
      <w:pgMar w:top="1440" w:right="1440" w:bottom="1440" w:left="1440" w:header="27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F58B9" w14:textId="77777777" w:rsidR="004B5DA3" w:rsidRDefault="004B5DA3" w:rsidP="004125D0">
      <w:pPr>
        <w:spacing w:after="0" w:line="240" w:lineRule="auto"/>
      </w:pPr>
      <w:r>
        <w:separator/>
      </w:r>
    </w:p>
  </w:endnote>
  <w:endnote w:type="continuationSeparator" w:id="0">
    <w:p w14:paraId="1C4F58BA" w14:textId="77777777" w:rsidR="004B5DA3" w:rsidRDefault="004B5DA3"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2"/>
      <w:docPartObj>
        <w:docPartGallery w:val="Page Numbers (Bottom of Page)"/>
        <w:docPartUnique/>
      </w:docPartObj>
    </w:sdtPr>
    <w:sdtEndPr/>
    <w:sdtContent>
      <w:p w14:paraId="1C4F58BE"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7786E" w:rsidRPr="0087786E">
          <w:rPr>
            <w:rFonts w:cs="Calibri"/>
            <w:noProof/>
            <w:sz w:val="20"/>
            <w:szCs w:val="20"/>
            <w:lang w:val="ar-SA"/>
          </w:rPr>
          <w:t>2</w:t>
        </w:r>
        <w:r w:rsidRPr="00FF6C21">
          <w:rPr>
            <w:sz w:val="20"/>
            <w:szCs w:val="20"/>
          </w:rPr>
          <w:fldChar w:fldCharType="end"/>
        </w:r>
      </w:p>
    </w:sdtContent>
  </w:sdt>
  <w:p w14:paraId="1C4F58BF" w14:textId="77777777" w:rsidR="0085099E" w:rsidRDefault="00850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1"/>
      <w:docPartObj>
        <w:docPartGallery w:val="Page Numbers (Bottom of Page)"/>
        <w:docPartUnique/>
      </w:docPartObj>
    </w:sdtPr>
    <w:sdtEndPr/>
    <w:sdtContent>
      <w:p w14:paraId="1C4F58CB"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87786E" w:rsidRPr="0087786E">
          <w:rPr>
            <w:rFonts w:cs="Calibri"/>
            <w:noProof/>
            <w:sz w:val="20"/>
            <w:szCs w:val="20"/>
            <w:lang w:val="ar-SA"/>
          </w:rPr>
          <w:t>1</w:t>
        </w:r>
        <w:r w:rsidRPr="00FF6C21">
          <w:rPr>
            <w:sz w:val="20"/>
            <w:szCs w:val="20"/>
          </w:rPr>
          <w:fldChar w:fldCharType="end"/>
        </w:r>
      </w:p>
    </w:sdtContent>
  </w:sdt>
  <w:p w14:paraId="1C4F58CC"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F58B7" w14:textId="77777777" w:rsidR="004B5DA3" w:rsidRDefault="004B5DA3" w:rsidP="004125D0">
      <w:pPr>
        <w:spacing w:after="0" w:line="240" w:lineRule="auto"/>
      </w:pPr>
      <w:r>
        <w:separator/>
      </w:r>
    </w:p>
  </w:footnote>
  <w:footnote w:type="continuationSeparator" w:id="0">
    <w:p w14:paraId="1C4F58B8" w14:textId="77777777" w:rsidR="004B5DA3" w:rsidRDefault="004B5DA3"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F58BB" w14:textId="77777777" w:rsidR="00F735A7" w:rsidRDefault="00475865"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F58BC" w14:textId="1685E249" w:rsidR="00FF6C21" w:rsidRDefault="00D54773" w:rsidP="00FF6C21">
    <w:pPr>
      <w:pStyle w:val="Header"/>
      <w:jc w:val="center"/>
      <w:rPr>
        <w:szCs w:val="16"/>
      </w:rPr>
    </w:pPr>
    <w:r w:rsidRPr="00D54773">
      <w:rPr>
        <w:szCs w:val="16"/>
      </w:rPr>
      <w:t>International Journal of Formal Sciences: Current and Future Research Trends (IJFSCFRT)</w:t>
    </w:r>
    <w:r w:rsidR="00FF6C21" w:rsidRPr="003B3E7E">
      <w:rPr>
        <w:szCs w:val="16"/>
      </w:rPr>
      <w:t xml:space="preserve"> </w:t>
    </w:r>
    <w:r w:rsidR="000751EE">
      <w:rPr>
        <w:szCs w:val="16"/>
      </w:rPr>
      <w:t>-</w:t>
    </w:r>
    <w:r w:rsidR="00FF6C21" w:rsidRPr="003B3E7E">
      <w:rPr>
        <w:szCs w:val="16"/>
      </w:rPr>
      <w:t xml:space="preserve"> Volume 00, No  1, pp 00-00</w:t>
    </w:r>
  </w:p>
  <w:p w14:paraId="1C4F58BD" w14:textId="77777777" w:rsidR="00FF6C21" w:rsidRPr="003B3E7E" w:rsidRDefault="00FF6C21" w:rsidP="00FF6C21">
    <w:pPr>
      <w:pStyle w:val="Header"/>
      <w:jc w:val="cent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0"/>
      </w:rPr>
      <w:id w:val="-992176485"/>
      <w:docPartObj>
        <w:docPartGallery w:val="Page Numbers (Top of Page)"/>
        <w:docPartUnique/>
      </w:docPartObj>
    </w:sdtPr>
    <w:sdtEndPr/>
    <w:sdtContent>
      <w:p w14:paraId="1C4F58C0" w14:textId="77777777" w:rsidR="00D54773" w:rsidRPr="00D54773" w:rsidRDefault="00D54773" w:rsidP="00D54773">
        <w:pPr>
          <w:shd w:val="clear" w:color="auto" w:fill="FFFFFF"/>
          <w:spacing w:after="0" w:line="360" w:lineRule="auto"/>
          <w:jc w:val="center"/>
          <w:rPr>
            <w:rFonts w:ascii="Times New Roman" w:eastAsia="Times New Roman" w:hAnsi="Times New Roman" w:cs="Times New Roman"/>
            <w:sz w:val="20"/>
            <w:szCs w:val="20"/>
          </w:rP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D54773" w:rsidRPr="00D54773" w14:paraId="1C4F58C4" w14:textId="77777777" w:rsidTr="006B30C7">
          <w:trPr>
            <w:trHeight w:val="945"/>
          </w:trPr>
          <w:tc>
            <w:tcPr>
              <w:tcW w:w="5000" w:type="pct"/>
              <w:shd w:val="clear" w:color="auto" w:fill="E3E33D"/>
              <w:vAlign w:val="center"/>
            </w:tcPr>
            <w:p w14:paraId="1C4F58C1" w14:textId="77777777" w:rsidR="00D54773" w:rsidRPr="00D54773" w:rsidRDefault="00D54773" w:rsidP="007A1A1D">
              <w:pPr>
                <w:spacing w:before="240" w:after="0" w:line="240" w:lineRule="auto"/>
                <w:contextualSpacing/>
                <w:jc w:val="center"/>
                <w:rPr>
                  <w:rFonts w:ascii="Arial" w:eastAsia="Times New Roman" w:hAnsi="Arial" w:cs="Arial"/>
                  <w:b/>
                  <w:bCs/>
                  <w:color w:val="000000" w:themeColor="text1"/>
                  <w:sz w:val="24"/>
                  <w:szCs w:val="24"/>
                </w:rPr>
              </w:pPr>
              <w:r w:rsidRPr="00D54773">
                <w:rPr>
                  <w:rFonts w:ascii="Arial" w:eastAsia="Times New Roman" w:hAnsi="Arial" w:cs="Arial"/>
                  <w:b/>
                  <w:bCs/>
                  <w:color w:val="000000" w:themeColor="text1"/>
                  <w:sz w:val="24"/>
                  <w:szCs w:val="24"/>
                </w:rPr>
                <w:t>International Journal of Formal Sciences: Current and Future Research Trends (IJFSCFRT)</w:t>
              </w:r>
            </w:p>
            <w:p w14:paraId="1C4F58C3" w14:textId="5E884096" w:rsidR="00D54773" w:rsidRPr="000723D0" w:rsidRDefault="000E706F" w:rsidP="000723D0">
              <w:pPr>
                <w:spacing w:after="0" w:line="360" w:lineRule="auto"/>
                <w:jc w:val="center"/>
                <w:rPr>
                  <w:rFonts w:ascii="Arial" w:eastAsia="Times New Roman" w:hAnsi="Arial" w:cs="Arial"/>
                  <w:color w:val="000000" w:themeColor="text1"/>
                  <w:sz w:val="18"/>
                  <w:szCs w:val="18"/>
                </w:rPr>
              </w:pPr>
              <w:r w:rsidRPr="00162F6F">
                <w:rPr>
                  <w:rFonts w:ascii="Arial" w:eastAsia="Times New Roman" w:hAnsi="Arial" w:cs="Arial"/>
                  <w:b/>
                  <w:bCs/>
                  <w:color w:val="000000" w:themeColor="text1"/>
                  <w:sz w:val="18"/>
                  <w:szCs w:val="18"/>
                </w:rPr>
                <w:t>ISSN:</w:t>
              </w:r>
              <w:r>
                <w:rPr>
                  <w:rFonts w:ascii="Arial" w:eastAsia="Times New Roman" w:hAnsi="Arial" w:cs="Arial"/>
                  <w:color w:val="000000" w:themeColor="text1"/>
                  <w:sz w:val="18"/>
                  <w:szCs w:val="18"/>
                </w:rPr>
                <w:t xml:space="preserve"> </w:t>
              </w:r>
              <w:r>
                <w:t xml:space="preserve"> </w:t>
              </w:r>
              <w:r w:rsidRPr="000E706F">
                <w:rPr>
                  <w:rFonts w:ascii="Arial" w:eastAsia="Times New Roman" w:hAnsi="Arial" w:cs="Arial"/>
                  <w:color w:val="000000" w:themeColor="text1"/>
                  <w:sz w:val="18"/>
                  <w:szCs w:val="18"/>
                </w:rPr>
                <w:t>2790-7945</w:t>
              </w:r>
            </w:p>
          </w:tc>
        </w:tr>
        <w:tr w:rsidR="00D54773" w:rsidRPr="00D54773" w14:paraId="1C4F58C6" w14:textId="77777777" w:rsidTr="006B30C7">
          <w:trPr>
            <w:trHeight w:val="210"/>
          </w:trPr>
          <w:tc>
            <w:tcPr>
              <w:tcW w:w="5000" w:type="pct"/>
              <w:shd w:val="clear" w:color="auto" w:fill="C2C60A"/>
              <w:vAlign w:val="center"/>
            </w:tcPr>
            <w:p w14:paraId="1C4F58C5" w14:textId="77777777" w:rsidR="00D54773" w:rsidRPr="00D54773" w:rsidRDefault="00586AAB" w:rsidP="00D54773">
              <w:pPr>
                <w:tabs>
                  <w:tab w:val="left" w:pos="0"/>
                  <w:tab w:val="center" w:pos="5443"/>
                </w:tabs>
                <w:spacing w:after="0" w:line="240" w:lineRule="auto"/>
                <w:jc w:val="center"/>
                <w:rPr>
                  <w:rFonts w:ascii="Times New Roman" w:eastAsia="Times New Roman" w:hAnsi="Times New Roman" w:cs="Times New Roman"/>
                  <w:color w:val="FFFFFF" w:themeColor="background1"/>
                  <w:sz w:val="16"/>
                  <w:szCs w:val="20"/>
                </w:rPr>
              </w:pPr>
              <w:hyperlink r:id="rId1" w:history="1">
                <w:r w:rsidR="00D54773" w:rsidRPr="00D54773">
                  <w:rPr>
                    <w:rFonts w:ascii="Times New Roman" w:eastAsia="Times New Roman" w:hAnsi="Times New Roman" w:cs="Times New Roman"/>
                    <w:sz w:val="16"/>
                    <w:szCs w:val="20"/>
                  </w:rPr>
                  <w:t>https://ijfscfrtjournal.isrra.org/index.php/Formal_Sciences_Journal/index</w:t>
                </w:r>
              </w:hyperlink>
            </w:p>
          </w:tc>
        </w:tr>
      </w:tbl>
      <w:p w14:paraId="1C4F58C7" w14:textId="77777777" w:rsidR="00D54773" w:rsidRPr="00D54773" w:rsidRDefault="00D54773" w:rsidP="00D54773">
        <w:pPr>
          <w:shd w:val="clear" w:color="auto" w:fill="FFFFFF"/>
          <w:spacing w:after="0" w:line="360" w:lineRule="auto"/>
          <w:jc w:val="center"/>
          <w:rPr>
            <w:rFonts w:ascii="Times New Roman" w:eastAsia="Times New Roman" w:hAnsi="Times New Roman" w:cs="Times New Roman"/>
            <w:sz w:val="20"/>
            <w:szCs w:val="20"/>
          </w:rPr>
        </w:pPr>
      </w:p>
      <w:p w14:paraId="1C4F58C8" w14:textId="77777777" w:rsidR="00D54773" w:rsidRPr="00D54773" w:rsidRDefault="00D54773" w:rsidP="00D54773">
        <w:pPr>
          <w:shd w:val="clear" w:color="auto" w:fill="FFFFFF"/>
          <w:spacing w:after="0" w:line="360" w:lineRule="auto"/>
          <w:jc w:val="center"/>
          <w:rPr>
            <w:rFonts w:ascii="Times New Roman" w:eastAsia="Times New Roman" w:hAnsi="Times New Roman" w:cs="Times New Roman"/>
            <w:sz w:val="20"/>
            <w:szCs w:val="20"/>
          </w:rPr>
        </w:pPr>
      </w:p>
      <w:p w14:paraId="1C4F58C9" w14:textId="77777777" w:rsidR="00D54773" w:rsidRPr="00D54773" w:rsidRDefault="00586AAB" w:rsidP="00D54773">
        <w:pPr>
          <w:spacing w:after="0" w:line="240" w:lineRule="auto"/>
          <w:jc w:val="center"/>
          <w:rPr>
            <w:rFonts w:ascii="Times New Roman" w:eastAsia="Times New Roman" w:hAnsi="Times New Roman" w:cs="Times New Roman"/>
            <w:sz w:val="20"/>
            <w:szCs w:val="20"/>
          </w:rPr>
        </w:pPr>
      </w:p>
    </w:sdtContent>
  </w:sdt>
  <w:p w14:paraId="1C4F58CA" w14:textId="77777777" w:rsidR="00D54773" w:rsidRPr="00D54773" w:rsidRDefault="00D54773" w:rsidP="007A1A1D">
    <w:pPr>
      <w:tabs>
        <w:tab w:val="center" w:pos="4320"/>
        <w:tab w:val="right" w:pos="8640"/>
      </w:tabs>
      <w:spacing w:after="120" w:line="240" w:lineRule="auto"/>
      <w:jc w:val="center"/>
      <w:rPr>
        <w:rFonts w:ascii="Times New Roman" w:eastAsia="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913351547">
    <w:abstractNumId w:val="0"/>
  </w:num>
  <w:num w:numId="2" w16cid:durableId="1088430050">
    <w:abstractNumId w:val="3"/>
  </w:num>
  <w:num w:numId="3" w16cid:durableId="178665160">
    <w:abstractNumId w:val="2"/>
  </w:num>
  <w:num w:numId="4" w16cid:durableId="519319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6145"/>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6709"/>
    <w:rsid w:val="0002002A"/>
    <w:rsid w:val="0006589F"/>
    <w:rsid w:val="00066C33"/>
    <w:rsid w:val="000723D0"/>
    <w:rsid w:val="00074C80"/>
    <w:rsid w:val="000751EE"/>
    <w:rsid w:val="000C17B8"/>
    <w:rsid w:val="000E706F"/>
    <w:rsid w:val="000F0B6A"/>
    <w:rsid w:val="00123924"/>
    <w:rsid w:val="00152EB3"/>
    <w:rsid w:val="001578DA"/>
    <w:rsid w:val="001922F9"/>
    <w:rsid w:val="001955AC"/>
    <w:rsid w:val="001A398D"/>
    <w:rsid w:val="001C12AE"/>
    <w:rsid w:val="001C3A66"/>
    <w:rsid w:val="001D3EB8"/>
    <w:rsid w:val="001E6EB9"/>
    <w:rsid w:val="00215838"/>
    <w:rsid w:val="00231A9A"/>
    <w:rsid w:val="002F3057"/>
    <w:rsid w:val="003051CE"/>
    <w:rsid w:val="00310317"/>
    <w:rsid w:val="0032110C"/>
    <w:rsid w:val="003243CD"/>
    <w:rsid w:val="00335E8F"/>
    <w:rsid w:val="003826DE"/>
    <w:rsid w:val="00397EBD"/>
    <w:rsid w:val="003A5CAF"/>
    <w:rsid w:val="003B4A9F"/>
    <w:rsid w:val="003E34F0"/>
    <w:rsid w:val="004125D0"/>
    <w:rsid w:val="0041400C"/>
    <w:rsid w:val="004217B6"/>
    <w:rsid w:val="0042744D"/>
    <w:rsid w:val="004739E5"/>
    <w:rsid w:val="00474138"/>
    <w:rsid w:val="00475865"/>
    <w:rsid w:val="00477C9A"/>
    <w:rsid w:val="00481FC9"/>
    <w:rsid w:val="004902F0"/>
    <w:rsid w:val="00494296"/>
    <w:rsid w:val="004A1753"/>
    <w:rsid w:val="004B0483"/>
    <w:rsid w:val="004B263F"/>
    <w:rsid w:val="004B5DA3"/>
    <w:rsid w:val="004C38BF"/>
    <w:rsid w:val="004C671D"/>
    <w:rsid w:val="004C6795"/>
    <w:rsid w:val="004D333B"/>
    <w:rsid w:val="004E3651"/>
    <w:rsid w:val="005019F3"/>
    <w:rsid w:val="00515C40"/>
    <w:rsid w:val="00517D7E"/>
    <w:rsid w:val="00521125"/>
    <w:rsid w:val="005349ED"/>
    <w:rsid w:val="00586AAB"/>
    <w:rsid w:val="00590F8E"/>
    <w:rsid w:val="005A2F06"/>
    <w:rsid w:val="005B0913"/>
    <w:rsid w:val="005C2B34"/>
    <w:rsid w:val="005C2D02"/>
    <w:rsid w:val="005D2DD4"/>
    <w:rsid w:val="005E155F"/>
    <w:rsid w:val="005F15AA"/>
    <w:rsid w:val="00623F81"/>
    <w:rsid w:val="00624AC9"/>
    <w:rsid w:val="00642179"/>
    <w:rsid w:val="00643D95"/>
    <w:rsid w:val="0064655D"/>
    <w:rsid w:val="00651A83"/>
    <w:rsid w:val="006527FF"/>
    <w:rsid w:val="00661CB8"/>
    <w:rsid w:val="00682A74"/>
    <w:rsid w:val="006B4700"/>
    <w:rsid w:val="006C07DB"/>
    <w:rsid w:val="006C4E32"/>
    <w:rsid w:val="006C5E5E"/>
    <w:rsid w:val="006E1C22"/>
    <w:rsid w:val="006F5324"/>
    <w:rsid w:val="00712CCF"/>
    <w:rsid w:val="00722B02"/>
    <w:rsid w:val="00780521"/>
    <w:rsid w:val="007A1A1D"/>
    <w:rsid w:val="007A61CB"/>
    <w:rsid w:val="007E5E79"/>
    <w:rsid w:val="00834130"/>
    <w:rsid w:val="00836259"/>
    <w:rsid w:val="008458A8"/>
    <w:rsid w:val="0085099E"/>
    <w:rsid w:val="008515E2"/>
    <w:rsid w:val="00872A85"/>
    <w:rsid w:val="0087786E"/>
    <w:rsid w:val="008B0A40"/>
    <w:rsid w:val="008C0FF8"/>
    <w:rsid w:val="008C3856"/>
    <w:rsid w:val="008E127E"/>
    <w:rsid w:val="008F7B0D"/>
    <w:rsid w:val="008F7F4A"/>
    <w:rsid w:val="00911F47"/>
    <w:rsid w:val="009206D1"/>
    <w:rsid w:val="00927C22"/>
    <w:rsid w:val="00927ED5"/>
    <w:rsid w:val="009316B4"/>
    <w:rsid w:val="00954489"/>
    <w:rsid w:val="00965DBB"/>
    <w:rsid w:val="00977E07"/>
    <w:rsid w:val="009812BB"/>
    <w:rsid w:val="009B31FD"/>
    <w:rsid w:val="009B732C"/>
    <w:rsid w:val="009E299E"/>
    <w:rsid w:val="009E69F7"/>
    <w:rsid w:val="009F4556"/>
    <w:rsid w:val="00A117AA"/>
    <w:rsid w:val="00A158FD"/>
    <w:rsid w:val="00A3761D"/>
    <w:rsid w:val="00A523AF"/>
    <w:rsid w:val="00A533BF"/>
    <w:rsid w:val="00A72340"/>
    <w:rsid w:val="00A90BFB"/>
    <w:rsid w:val="00AC6276"/>
    <w:rsid w:val="00AD12B9"/>
    <w:rsid w:val="00AE5A82"/>
    <w:rsid w:val="00B140BE"/>
    <w:rsid w:val="00B46005"/>
    <w:rsid w:val="00B72492"/>
    <w:rsid w:val="00B91012"/>
    <w:rsid w:val="00BA19B3"/>
    <w:rsid w:val="00BA7884"/>
    <w:rsid w:val="00BB5039"/>
    <w:rsid w:val="00BD7607"/>
    <w:rsid w:val="00C446C4"/>
    <w:rsid w:val="00C45DA3"/>
    <w:rsid w:val="00C64CAE"/>
    <w:rsid w:val="00C65869"/>
    <w:rsid w:val="00C74586"/>
    <w:rsid w:val="00C7613B"/>
    <w:rsid w:val="00C878A2"/>
    <w:rsid w:val="00CC0278"/>
    <w:rsid w:val="00CE74E6"/>
    <w:rsid w:val="00CF0234"/>
    <w:rsid w:val="00D23670"/>
    <w:rsid w:val="00D54773"/>
    <w:rsid w:val="00D67BC4"/>
    <w:rsid w:val="00D90ACB"/>
    <w:rsid w:val="00DA314E"/>
    <w:rsid w:val="00DA5C68"/>
    <w:rsid w:val="00DB432C"/>
    <w:rsid w:val="00DC3A54"/>
    <w:rsid w:val="00DE6BAE"/>
    <w:rsid w:val="00E4031E"/>
    <w:rsid w:val="00E411B6"/>
    <w:rsid w:val="00E47F9B"/>
    <w:rsid w:val="00E755BE"/>
    <w:rsid w:val="00E84AE1"/>
    <w:rsid w:val="00E904F3"/>
    <w:rsid w:val="00EA0A06"/>
    <w:rsid w:val="00EB082F"/>
    <w:rsid w:val="00ED4721"/>
    <w:rsid w:val="00ED4987"/>
    <w:rsid w:val="00ED6660"/>
    <w:rsid w:val="00F11C48"/>
    <w:rsid w:val="00F26239"/>
    <w:rsid w:val="00F75F9D"/>
    <w:rsid w:val="00F831E4"/>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4F5812"/>
  <w15:docId w15:val="{424FB65C-99DC-4B8B-9A34-7419C309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063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enggart.com/examples/students.html"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ijfscfrtjournal.isrra.org/index.php/Formal_Sciences_Journal/index"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25BF2-14C4-4B14-9011-17A8E79AC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9</Pages>
  <Words>1858</Words>
  <Characters>10592</Characters>
  <Application>Microsoft Office Word</Application>
  <DocSecurity>0</DocSecurity>
  <Lines>88</Lines>
  <Paragraphs>24</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93</cp:revision>
  <dcterms:created xsi:type="dcterms:W3CDTF">2013-08-06T06:11:00Z</dcterms:created>
  <dcterms:modified xsi:type="dcterms:W3CDTF">2023-04-17T23:54:00Z</dcterms:modified>
</cp:coreProperties>
</file>